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471320" w:rsidRDefault="006E6D86" w:rsidP="006E6D86">
      <w:pPr>
        <w:spacing w:after="0" w:line="480" w:lineRule="auto"/>
        <w:jc w:val="right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728795B3" w14:textId="77777777" w:rsidR="006E6D86" w:rsidRPr="0021365F" w:rsidRDefault="006E6D86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avenport, 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et al.</w:t>
      </w:r>
      <w:r w:rsidRPr="0021365F">
        <w:rPr>
          <w:rFonts w:eastAsia="Times New Roman" w:cstheme="minorHAnsi"/>
          <w:kern w:val="0"/>
          <w14:ligatures w14:val="none"/>
        </w:rPr>
        <w:t xml:space="preserve"> Effective number of white shark (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Carcharodon carcharias,</w:t>
      </w:r>
      <w:r w:rsidRPr="0021365F">
        <w:rPr>
          <w:rFonts w:eastAsia="Times New Roman" w:cstheme="minorHAnsi"/>
          <w:kern w:val="0"/>
          <w14:ligatures w14:val="none"/>
        </w:rPr>
        <w:t xml:space="preserve"> Linnaeus) breeders is stable over four successive years in the population adjacent to eastern Australia and New Zealan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 xml:space="preserve">Ecol. </w:t>
      </w:r>
      <w:proofErr w:type="spellStart"/>
      <w:r w:rsidRPr="0021365F">
        <w:rPr>
          <w:rFonts w:eastAsia="Times New Roman" w:cstheme="minorHAnsi"/>
          <w:i/>
          <w:iCs/>
          <w:kern w:val="0"/>
          <w14:ligatures w14:val="none"/>
        </w:rPr>
        <w:t>Evol</w:t>
      </w:r>
      <w:proofErr w:type="spellEnd"/>
      <w:r w:rsidRPr="0021365F">
        <w:rPr>
          <w:rFonts w:eastAsia="Times New Roman" w:cstheme="minorHAnsi"/>
          <w:i/>
          <w:iCs/>
          <w:kern w:val="0"/>
          <w14:ligatures w14:val="none"/>
        </w:rPr>
        <w:t>.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Pr="0021365F">
        <w:rPr>
          <w:rFonts w:eastAsia="Times New Roman" w:cstheme="minorHAnsi"/>
          <w:b/>
          <w:bCs/>
          <w:kern w:val="0"/>
          <w14:ligatures w14:val="none"/>
        </w:rPr>
        <w:t>11</w:t>
      </w:r>
      <w:r w:rsidRPr="0021365F">
        <w:rPr>
          <w:rFonts w:eastAsia="Times New Roman" w:cstheme="minorHAnsi"/>
          <w:kern w:val="0"/>
          <w14:ligatures w14:val="none"/>
        </w:rPr>
        <w:t>, 186–198 (2021).</w:t>
      </w:r>
    </w:p>
    <w:p w14:paraId="39D70236" w14:textId="77777777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29C275" w14:textId="34B542A4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an intermediate data file, we recompleted the </w:t>
      </w:r>
      <w:r w:rsidR="00051766">
        <w:rPr>
          <w:rFonts w:eastAsia="Times New Roman" w:cstheme="minorHAnsi"/>
          <w:kern w:val="0"/>
          <w14:ligatures w14:val="none"/>
        </w:rPr>
        <w:t xml:space="preserve">analysis used in this study  </w:t>
      </w:r>
      <w:r w:rsidRPr="0021365F">
        <w:rPr>
          <w:rFonts w:eastAsia="Times New Roman" w:cstheme="minorHAnsi"/>
          <w:kern w:val="0"/>
          <w14:ligatures w14:val="none"/>
        </w:rPr>
        <w:t>to estimate Nb from the from the raw SNP genotype data.</w:t>
      </w:r>
    </w:p>
    <w:p w14:paraId="334705B1" w14:textId="77777777" w:rsidR="00BE33C6" w:rsidRPr="0021365F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e wish to correct </w:t>
      </w:r>
      <w:r w:rsidR="00650C87" w:rsidRPr="0021365F">
        <w:rPr>
          <w:rFonts w:eastAsia="Times New Roman" w:cstheme="minorHAnsi"/>
          <w:kern w:val="0"/>
          <w14:ligatures w14:val="none"/>
        </w:rPr>
        <w:t>Table 1</w:t>
      </w:r>
      <w:r w:rsidRPr="0021365F">
        <w:rPr>
          <w:rFonts w:eastAsia="Times New Roman" w:cstheme="minorHAnsi"/>
          <w:kern w:val="0"/>
          <w14:ligatures w14:val="none"/>
        </w:rPr>
        <w:t xml:space="preserve"> to the following:</w:t>
      </w:r>
    </w:p>
    <w:tbl>
      <w:tblPr>
        <w:tblW w:w="9189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1996"/>
        <w:gridCol w:w="1584"/>
        <w:gridCol w:w="1584"/>
        <w:gridCol w:w="1584"/>
        <w:gridCol w:w="1585"/>
      </w:tblGrid>
      <w:tr w:rsidR="00BE33C6" w:rsidRPr="0021365F" w14:paraId="2909327C" w14:textId="77777777" w:rsidTr="00471320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3</w:t>
            </w:r>
          </w:p>
        </w:tc>
      </w:tr>
      <w:tr w:rsidR="00BE33C6" w:rsidRPr="0021365F" w14:paraId="4201A15C" w14:textId="77777777" w:rsidTr="00471320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54</w:t>
            </w:r>
          </w:p>
        </w:tc>
      </w:tr>
      <w:tr w:rsidR="00BE33C6" w:rsidRPr="0021365F" w14:paraId="60C1018D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∞</w:t>
            </w:r>
          </w:p>
          <w:p w14:paraId="237E2DAB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63.9</w:t>
            </w:r>
          </w:p>
          <w:p w14:paraId="41B78F3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8.7</w:t>
            </w:r>
          </w:p>
          <w:p w14:paraId="732E457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2.6</w:t>
            </w:r>
          </w:p>
          <w:p w14:paraId="7A4268F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9.3, 12934.9)</w:t>
            </w:r>
          </w:p>
        </w:tc>
      </w:tr>
      <w:tr w:rsidR="00BE33C6" w:rsidRPr="0021365F" w14:paraId="4B0BE62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3</w:t>
            </w:r>
          </w:p>
          <w:p w14:paraId="0C91469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49</w:t>
            </w:r>
          </w:p>
          <w:p w14:paraId="727A473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51</w:t>
            </w:r>
          </w:p>
          <w:p w14:paraId="2D0F7BB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2</w:t>
            </w:r>
          </w:p>
          <w:p w14:paraId="0CD7BA1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1,96)[17,137]</w:t>
            </w:r>
          </w:p>
        </w:tc>
      </w:tr>
      <w:tr w:rsidR="00BE33C6" w:rsidRPr="0021365F" w14:paraId="701E8D99" w14:textId="77777777" w:rsidTr="00471320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</w:t>
            </w:r>
          </w:p>
        </w:tc>
      </w:tr>
      <w:tr w:rsidR="006A4D3B" w:rsidRPr="0021365F" w14:paraId="79614DFE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07116F90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.1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.7, 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49.5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033246BD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208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(110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,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1135.9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1B7F4BFF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01.9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6.7, 449.0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5B1E46E6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9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1.9, 320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) </w:t>
            </w:r>
          </w:p>
        </w:tc>
      </w:tr>
      <w:tr w:rsidR="006A4D3B" w:rsidRPr="0021365F" w14:paraId="6F03DCA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CFD5213" w14:textId="52D5FC38" w:rsidR="00720F30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96(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1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9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8)</w:t>
            </w:r>
          </w:p>
          <w:p w14:paraId="28375C34" w14:textId="5320D0F6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35EDF68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4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148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35D99CF4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96(1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3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8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5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F929723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4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3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5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16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</w:tr>
      <w:tr w:rsidR="006A4D3B" w:rsidRPr="0021365F" w14:paraId="0F601668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0A512B9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74.57(20.57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407B7F2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228.66(57.75</w:t>
            </w:r>
            <w:r w:rsidRPr="0021365F">
              <w:rPr>
                <w:rFonts w:eastAsia="Times New Roman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3142483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197.21 (39.08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22C64EA9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174.85 (29.32)</w:t>
            </w:r>
          </w:p>
        </w:tc>
      </w:tr>
      <w:tr w:rsidR="006A4D3B" w:rsidRPr="0021365F" w14:paraId="516413DA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="006A4D3B" w:rsidRPr="0021365F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D6D2296" w14:textId="73F16AF5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74A7BAC9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1B67B56C" w:rsidR="006A4D3B" w:rsidRPr="0021365F" w:rsidRDefault="001749B4" w:rsidP="00090291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kern w:val="0"/>
                <w14:ligatures w14:val="none"/>
              </w:rPr>
            </w:pPr>
            <w:r w:rsidRPr="0021365F">
              <w:rPr>
                <w:rFonts w:eastAsia="Times New Roman" w:cstheme="minorHAnsi"/>
                <w:color w:val="000000"/>
                <w:kern w:val="0"/>
                <w14:ligatures w14:val="none"/>
              </w:rPr>
              <w:t>0.26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01FDCBD" w14:textId="06E85DEB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</w:tr>
    </w:tbl>
    <w:p w14:paraId="4A250F4D" w14:textId="416CA6E6" w:rsidR="00744089" w:rsidRPr="0021365F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here values from this updated table appear in text, </w:t>
      </w:r>
      <w:r w:rsidR="00FF1D31" w:rsidRPr="0021365F">
        <w:rPr>
          <w:rFonts w:eastAsia="Times New Roman" w:cstheme="minorHAnsi"/>
          <w:kern w:val="0"/>
          <w14:ligatures w14:val="none"/>
        </w:rPr>
        <w:t>w</w:t>
      </w:r>
      <w:r w:rsidR="007F11C6" w:rsidRPr="0021365F">
        <w:rPr>
          <w:rFonts w:eastAsia="Times New Roman" w:cstheme="minorHAnsi"/>
          <w:kern w:val="0"/>
          <w14:ligatures w14:val="none"/>
        </w:rPr>
        <w:t>e have made changes</w:t>
      </w:r>
      <w:r w:rsidR="00656745" w:rsidRPr="0021365F">
        <w:rPr>
          <w:rFonts w:eastAsia="Times New Roman" w:cstheme="minorHAnsi"/>
          <w:kern w:val="0"/>
          <w14:ligatures w14:val="none"/>
        </w:rPr>
        <w:t>. The following lines were affected:</w:t>
      </w:r>
    </w:p>
    <w:p w14:paraId="08E49F8C" w14:textId="061F9216" w:rsidR="000417AD" w:rsidRPr="0021365F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eastAsia="Times New Roman" w:cstheme="minorHAnsi"/>
          <w:kern w:val="0"/>
          <w14:ligatures w14:val="none"/>
        </w:rPr>
        <w:t>Line</w:t>
      </w:r>
      <w:r w:rsidR="007F11C6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5400E8">
        <w:rPr>
          <w:rFonts w:eastAsia="Times New Roman" w:cstheme="minorHAnsi"/>
          <w:kern w:val="0"/>
          <w14:ligatures w14:val="none"/>
        </w:rPr>
        <w:t>65</w:t>
      </w:r>
      <w:r w:rsidR="00744089" w:rsidRPr="0021365F">
        <w:rPr>
          <w:rFonts w:eastAsia="Times New Roman" w:cstheme="minorHAnsi"/>
          <w:kern w:val="0"/>
          <w14:ligatures w14:val="none"/>
        </w:rPr>
        <w:t xml:space="preserve"> now reads</w:t>
      </w:r>
      <w:r w:rsidR="00FF1D31" w:rsidRPr="0021365F">
        <w:rPr>
          <w:rFonts w:eastAsia="Times New Roman" w:cstheme="minorHAnsi"/>
          <w:kern w:val="0"/>
          <w14:ligatures w14:val="none"/>
        </w:rPr>
        <w:t>:</w:t>
      </w:r>
      <w:r w:rsidR="00744089" w:rsidRPr="0021365F">
        <w:rPr>
          <w:rFonts w:cstheme="minorHAnsi"/>
        </w:rPr>
        <w:t xml:space="preserve"> “</w:t>
      </w:r>
      <w:r w:rsidR="004C1150" w:rsidRPr="0021365F">
        <w:rPr>
          <w:rFonts w:cstheme="minorHAnsi"/>
        </w:rPr>
        <w:t xml:space="preserve">…for example the 2013 age-cohort </w:t>
      </w:r>
      <m:oMath>
        <m:r>
          <w:rPr>
            <w:rFonts w:ascii="Cambria Math" w:hAnsi="Cambria Math" w:cstheme="minorHAnsi"/>
          </w:rPr>
          <m:t xml:space="preserve">Nb(SA) </m:t>
        </m:r>
      </m:oMath>
      <w:r w:rsidR="004C1150" w:rsidRPr="0021365F">
        <w:rPr>
          <w:rFonts w:cstheme="minorHAnsi"/>
        </w:rPr>
        <w:t xml:space="preserve">was 174 (123,252 95%CI) and </w:t>
      </w:r>
      <m:oMath>
        <m:r>
          <w:rPr>
            <w:rFonts w:ascii="Cambria Math" w:hAnsi="Cambria Math" w:cstheme="minorHAnsi"/>
          </w:rPr>
          <m:t>Nb(LD</m:t>
        </m:r>
      </m:oMath>
      <w:r w:rsidR="004C1150" w:rsidRPr="0021365F">
        <w:rPr>
          <w:rFonts w:cstheme="minorHAnsi"/>
        </w:rPr>
        <w:t xml:space="preserve">) was 179.8 (121.9, 320.8 95%CI). We show that over the time period studied </w:t>
      </w:r>
      <m:oMath>
        <m:r>
          <w:rPr>
            <w:rFonts w:ascii="Cambria Math" w:hAnsi="Cambria Math" w:cstheme="minorHAnsi"/>
          </w:rPr>
          <m:t xml:space="preserve">Nb </m:t>
        </m:r>
      </m:oMath>
      <w:r w:rsidR="004C1150" w:rsidRPr="0021365F">
        <w:rPr>
          <w:rFonts w:cstheme="minorHAnsi"/>
        </w:rPr>
        <w:t xml:space="preserve">was stable </w:t>
      </w:r>
      <w:r w:rsidR="004C1150" w:rsidRPr="0021365F">
        <w:rPr>
          <w:rFonts w:cstheme="minorHAnsi"/>
          <w:color w:val="000000" w:themeColor="text1"/>
        </w:rPr>
        <w:t>(showed no detectable trend),</w:t>
      </w:r>
      <w:r w:rsidR="004C1150" w:rsidRPr="0021365F">
        <w:rPr>
          <w:rFonts w:cstheme="minorHAnsi"/>
        </w:rPr>
        <w:t xml:space="preserve"> and ranged between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74.57(20.57</w:t>
      </w:r>
      <w:r w:rsidR="004C1150" w:rsidRPr="0021365F">
        <w:rPr>
          <w:rFonts w:cstheme="minorHAnsi"/>
        </w:rPr>
        <w:t>±SD) and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228.66(57.75</w:t>
      </w:r>
      <w:r w:rsidR="004C1150" w:rsidRPr="0021365F">
        <w:rPr>
          <w:rFonts w:cstheme="minorHAnsi"/>
        </w:rPr>
        <w:t xml:space="preserve">±SD) per year using a combined estimate of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SA</m:t>
            </m:r>
          </m:e>
        </m:d>
      </m:oMath>
      <w:r w:rsidR="004C1150" w:rsidRPr="0021365F">
        <w:rPr>
          <w:rFonts w:cstheme="minorHAnsi"/>
        </w:rPr>
        <w:t xml:space="preserve"> from SNP loci.”</w:t>
      </w:r>
    </w:p>
    <w:p w14:paraId="7E8663DC" w14:textId="5325BAE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 xml:space="preserve">Line </w:t>
      </w:r>
      <w:r w:rsidR="0052495B" w:rsidRPr="0021365F">
        <w:rPr>
          <w:rFonts w:cstheme="minorHAnsi"/>
        </w:rPr>
        <w:t xml:space="preserve">337-339 </w:t>
      </w:r>
      <w:r w:rsidRPr="0021365F">
        <w:rPr>
          <w:rFonts w:cstheme="minorHAnsi"/>
        </w:rPr>
        <w:t xml:space="preserve">now reads: </w:t>
      </w:r>
      <w:r w:rsidR="0052495B" w:rsidRPr="0021365F">
        <w:rPr>
          <w:rFonts w:cstheme="minorHAnsi"/>
        </w:rPr>
        <w:t>“</w:t>
      </w:r>
      <w:bookmarkStart w:id="0" w:name="_Hlk167312185"/>
      <w:r w:rsidR="0052495B" w:rsidRPr="0021365F">
        <w:rPr>
          <w:rFonts w:cstheme="minorHAnsi"/>
        </w:rPr>
        <w:t xml:space="preserve">The final SNP dataset after filtering consisted of </w:t>
      </w:r>
      <w:r w:rsidR="008A74D8" w:rsidRPr="0021365F">
        <w:rPr>
          <w:rFonts w:cstheme="minorHAnsi"/>
        </w:rPr>
        <w:t xml:space="preserve">4256 </w:t>
      </w:r>
      <w:r w:rsidR="0052495B" w:rsidRPr="0021365F">
        <w:rPr>
          <w:rFonts w:cstheme="minorHAnsi"/>
        </w:rPr>
        <w:t xml:space="preserve">diallelic SNPs consisting of </w:t>
      </w:r>
      <w:r w:rsidR="008A74D8" w:rsidRPr="0021365F">
        <w:rPr>
          <w:rFonts w:cstheme="minorHAnsi"/>
        </w:rPr>
        <w:t>2</w:t>
      </w:r>
      <w:r w:rsidR="007005D5" w:rsidRPr="0021365F">
        <w:rPr>
          <w:rFonts w:cstheme="minorHAnsi"/>
        </w:rPr>
        <w:t>35</w:t>
      </w:r>
      <w:r w:rsidR="008A74D8" w:rsidRPr="0021365F">
        <w:rPr>
          <w:rFonts w:cstheme="minorHAnsi"/>
        </w:rPr>
        <w:t xml:space="preserve"> </w:t>
      </w:r>
      <w:r w:rsidR="0052495B" w:rsidRPr="0021365F">
        <w:rPr>
          <w:rFonts w:cstheme="minorHAnsi"/>
        </w:rPr>
        <w:t>EAP individuals with high quality SNP genotypes (Dataset-2).</w:t>
      </w:r>
      <w:bookmarkEnd w:id="0"/>
      <w:r w:rsidR="0052495B" w:rsidRPr="0021365F">
        <w:rPr>
          <w:rFonts w:cstheme="minorHAnsi"/>
        </w:rPr>
        <w:t>”</w:t>
      </w:r>
    </w:p>
    <w:p w14:paraId="342F95C7" w14:textId="5B8F5E7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>Line 350 the text … “with the exception of the 2010 cohort” was removed</w:t>
      </w:r>
      <w:r w:rsidR="00471320" w:rsidRPr="0021365F">
        <w:rPr>
          <w:rFonts w:cstheme="minorHAnsi"/>
        </w:rPr>
        <w:t xml:space="preserve"> as this is no longer reflected in the result.</w:t>
      </w:r>
    </w:p>
    <w:p w14:paraId="302791EB" w14:textId="170CDE2C" w:rsidR="00BE33C6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</w:rPr>
      </w:pPr>
      <w:r w:rsidRPr="0021365F">
        <w:rPr>
          <w:rFonts w:cstheme="minorHAnsi"/>
        </w:rPr>
        <w:t xml:space="preserve">Line 353-Line 355 </w:t>
      </w:r>
      <w:r w:rsidR="006A4D3B" w:rsidRPr="0021365F">
        <w:rPr>
          <w:rFonts w:cstheme="minorHAnsi"/>
        </w:rPr>
        <w:t>“</w:t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lthough confidence intervals overlapped, estimates of </w:t>
      </w:r>
      <w:r w:rsidR="006A4D3B" w:rsidRPr="0021365F">
        <w:rPr>
          <w:rFonts w:cstheme="minorHAnsi"/>
          <w:noProof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were generally higher than those determined from </w:t>
      </w:r>
      <w:r w:rsidR="006A4D3B" w:rsidRPr="0021365F">
        <w:rPr>
          <w:rFonts w:cstheme="minorHAnsi"/>
          <w:noProof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cross all cohorts.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The 2011 cohort showed the largest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lastRenderedPageBreak/>
        <w:t xml:space="preserve">difference between estimates; </w:t>
      </w:r>
      <w:r w:rsidR="006A4D3B" w:rsidRPr="0021365F">
        <w:rPr>
          <w:rFonts w:cstheme="minorHAnsi"/>
          <w:noProof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= 214.6 (95%CI 104.8-551.1), </w:t>
      </w:r>
      <w:r w:rsidR="006A4D3B" w:rsidRPr="0021365F">
        <w:rPr>
          <w:rFonts w:cstheme="minorHAnsi"/>
          <w:noProof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= 344 (95%CI 211-872).” was deleted as it no longer reflects the result.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</w:rPr>
        <w:t xml:space="preserve"> </w:t>
      </w:r>
    </w:p>
    <w:p w14:paraId="20EF3FC5" w14:textId="3B92CB00" w:rsidR="005400E8" w:rsidRPr="005400E8" w:rsidRDefault="005400E8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Fonts w:cstheme="minorHAnsi"/>
        </w:rPr>
        <w:t>We added a line, line 35</w:t>
      </w:r>
      <w:r>
        <w:rPr>
          <w:rFonts w:cstheme="minorHAnsi"/>
        </w:rPr>
        <w:t>5</w:t>
      </w:r>
      <w:r w:rsidRPr="0021365F">
        <w:rPr>
          <w:rFonts w:cstheme="minorHAnsi"/>
        </w:rPr>
        <w:t xml:space="preserve"> now reads</w:t>
      </w:r>
      <w:r w:rsidRPr="005400E8">
        <w:rPr>
          <w:rFonts w:cstheme="minorHAnsi"/>
        </w:rPr>
        <w:t xml:space="preserve">: </w:t>
      </w:r>
      <w:r>
        <w:rPr>
          <w:rFonts w:cstheme="minorHAnsi"/>
        </w:rPr>
        <w:t>“</w:t>
      </w:r>
      <w:r w:rsidRPr="005400E8">
        <w:rPr>
          <w:sz w:val="24"/>
          <w:szCs w:val="24"/>
        </w:rPr>
        <w:t xml:space="preserve">Tests for a trend  in Nb overtime using regression methods was </w:t>
      </w:r>
      <w:r w:rsidRPr="005400E8">
        <w:rPr>
          <w:rFonts w:cstheme="minorHAnsi"/>
          <w:color w:val="000000" w:themeColor="text1"/>
          <w:sz w:val="24"/>
          <w:szCs w:val="24"/>
        </w:rPr>
        <w:t xml:space="preserve">not significant </w:t>
      </w:r>
      <w:r w:rsidRPr="005400E8">
        <w:rPr>
          <w:rFonts w:cstheme="minorHAnsi"/>
          <w:color w:val="000000" w:themeColor="text1"/>
          <w:sz w:val="24"/>
          <w:szCs w:val="24"/>
          <w:shd w:val="clear" w:color="auto" w:fill="FFFFFF"/>
        </w:rPr>
        <w:t>(OLS regression p-value = 0.345; GLS regression p-value = 0.861).</w:t>
      </w:r>
      <w:r w:rsidRPr="001B4E2C">
        <w:rPr>
          <w:rFonts w:cstheme="minorHAnsi"/>
          <w:color w:val="000000" w:themeColor="text1"/>
          <w:sz w:val="24"/>
          <w:szCs w:val="24"/>
          <w:shd w:val="clear" w:color="auto" w:fill="FFFFFF"/>
        </w:rPr>
        <w:t> </w:t>
      </w:r>
      <w:r>
        <w:rPr>
          <w:rFonts w:cstheme="minorHAnsi"/>
          <w:color w:val="000000" w:themeColor="text1"/>
          <w:sz w:val="24"/>
          <w:szCs w:val="24"/>
          <w:shd w:val="clear" w:color="auto" w:fill="FFFFFF"/>
        </w:rPr>
        <w:t>“</w:t>
      </w:r>
    </w:p>
    <w:p w14:paraId="3211B1E2" w14:textId="7AFB908F" w:rsidR="006A4D3B" w:rsidRPr="0021365F" w:rsidRDefault="006A4D3B" w:rsidP="00090291">
      <w:pPr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Line 36</w:t>
      </w:r>
      <w:r w:rsid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9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reads</w:t>
      </w:r>
      <w:r w:rsidR="00090291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“</w:t>
      </w:r>
      <w:bookmarkStart w:id="1" w:name="_Hlk167383373"/>
      <w:r w:rsidR="00777B2E" w:rsidRPr="0021365F">
        <w:rPr>
          <w:rFonts w:cstheme="minorHAnsi"/>
        </w:rPr>
        <w:t xml:space="preserve">I For cohorts 2010 to 2013, </w:t>
      </w:r>
      <m:oMath>
        <m:r>
          <w:rPr>
            <w:rFonts w:ascii="Cambria Math" w:hAnsi="Cambria Math" w:cstheme="minorHAnsi"/>
          </w:rPr>
          <m:t>Nb(LD+SA)</m:t>
        </m:r>
      </m:oMath>
      <w:r w:rsidR="00777B2E" w:rsidRPr="0021365F">
        <w:rPr>
          <w:rFonts w:cstheme="minorHAnsi"/>
        </w:rPr>
        <w:t xml:space="preserve"> ranged from the smallest estimated value i</w:t>
      </w:r>
      <w:r w:rsidR="00090291" w:rsidRPr="0021365F">
        <w:rPr>
          <w:rFonts w:cstheme="minorHAnsi"/>
        </w:rPr>
        <w:t xml:space="preserve">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 xml:space="preserve">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74.57(20.57 SD)</m:t>
        </m:r>
        <m:r>
          <w:rPr>
            <w:rFonts w:ascii="Cambria Math" w:hAnsi="Cambria Math" w:cstheme="minorHAnsi"/>
          </w:rPr>
          <m:t>,</m:t>
        </m:r>
      </m:oMath>
      <w:r w:rsidR="00090291" w:rsidRPr="0021365F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 xml:space="preserve">)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228.66(57.75 SD)</m:t>
        </m:r>
      </m:oMath>
      <w:r w:rsidR="00090291" w:rsidRPr="0021365F">
        <w:rPr>
          <w:rFonts w:cstheme="minorHAnsi"/>
        </w:rPr>
        <w:t xml:space="preserve">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="00090291" w:rsidRPr="0021365F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="00090291" w:rsidRPr="0021365F">
        <w:rPr>
          <w:rFonts w:cstheme="minorHAnsi"/>
        </w:rPr>
        <w:t xml:space="preserve"> = 0.</w:t>
      </w:r>
      <w:r w:rsidR="008A74D8" w:rsidRPr="0021365F">
        <w:rPr>
          <w:rFonts w:cstheme="minorHAnsi"/>
        </w:rPr>
        <w:t>1</w:t>
      </w:r>
      <w:r w:rsidR="00105539" w:rsidRPr="0021365F">
        <w:rPr>
          <w:rFonts w:cstheme="minorHAnsi"/>
        </w:rPr>
        <w:t>0</w:t>
      </w:r>
      <w:r w:rsidR="008A74D8" w:rsidRPr="0021365F">
        <w:rPr>
          <w:rFonts w:cstheme="minorHAnsi"/>
        </w:rPr>
        <w:t xml:space="preserve"> </w:t>
      </w:r>
      <w:r w:rsidR="00090291" w:rsidRPr="0021365F">
        <w:rPr>
          <w:rFonts w:cstheme="minorHAnsi"/>
        </w:rPr>
        <w:t xml:space="preserve">to 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="00090291" w:rsidRPr="0021365F">
        <w:rPr>
          <w:rFonts w:cstheme="minorHAnsi"/>
        </w:rPr>
        <w:t xml:space="preserve"> =</w:t>
      </w:r>
      <w:bookmarkEnd w:id="1"/>
      <w:r w:rsidR="00090291" w:rsidRPr="0021365F">
        <w:rPr>
          <w:rFonts w:cstheme="minorHAnsi"/>
        </w:rPr>
        <w:t xml:space="preserve"> 0.3</w:t>
      </w:r>
      <w:r w:rsidR="00105539" w:rsidRPr="0021365F">
        <w:rPr>
          <w:rFonts w:cstheme="minorHAnsi"/>
        </w:rPr>
        <w:t>0</w:t>
      </w:r>
      <w:r w:rsidR="00090291" w:rsidRPr="0021365F">
        <w:rPr>
          <w:rFonts w:cstheme="minorHAnsi"/>
        </w:rPr>
        <w:t xml:space="preserve">,  calculated using estimates of </w:t>
      </w:r>
      <m:oMath>
        <m:r>
          <w:rPr>
            <w:rFonts w:ascii="Cambria Math" w:hAnsi="Cambria Math" w:cstheme="minorHAnsi"/>
          </w:rPr>
          <m:t xml:space="preserve">Na </m:t>
        </m:r>
      </m:oMath>
      <w:r w:rsidR="00090291" w:rsidRPr="0021365F">
        <w:rPr>
          <w:rFonts w:cstheme="minorHAnsi"/>
        </w:rPr>
        <w:t xml:space="preserve">from Bruce et al., (2018).” </w:t>
      </w:r>
      <w:r w:rsidR="00105539" w:rsidRPr="0021365F">
        <w:rPr>
          <w:rFonts w:cstheme="minorHAnsi"/>
        </w:rPr>
        <w:t xml:space="preserve"> </w:t>
      </w:r>
    </w:p>
    <w:p w14:paraId="25248EB7" w14:textId="4C7DACCA" w:rsidR="00090291" w:rsidRPr="0021365F" w:rsidRDefault="00090291" w:rsidP="00090291">
      <w:pPr>
        <w:rPr>
          <w:rFonts w:cstheme="minorHAnsi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Line </w:t>
      </w:r>
      <w:r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4</w:t>
      </w:r>
      <w:r w:rsidR="005400E8"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23</w:t>
      </w:r>
      <w:r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states “</w:t>
      </w:r>
      <w:bookmarkStart w:id="2" w:name="_Hlk167384007"/>
      <m:oMath>
        <m:r>
          <w:rPr>
            <w:rFonts w:ascii="Cambria Math" w:hAnsi="Cambria Math"/>
          </w:rPr>
          <m:t>Nb</m:t>
        </m:r>
      </m:oMath>
      <w:r w:rsidR="005400E8" w:rsidRPr="005400E8">
        <w:rPr>
          <w:rFonts w:cstheme="minorHAnsi"/>
        </w:rPr>
        <w:t xml:space="preserve"> estimated using SNPs differed between </w:t>
      </w:r>
      <w:commentRangeStart w:id="3"/>
      <w:r w:rsidR="005400E8" w:rsidRPr="005400E8">
        <w:rPr>
          <w:rFonts w:cstheme="minorHAnsi"/>
        </w:rPr>
        <w:t>methods</w:t>
      </w:r>
      <w:commentRangeEnd w:id="3"/>
      <w:r w:rsidR="005400E8" w:rsidRPr="005400E8">
        <w:rPr>
          <w:rStyle w:val="CommentReference"/>
          <w:rFonts w:ascii="Calibri" w:eastAsia="Linux Libertine G" w:hAnsi="Calibri" w:cs="Mangal"/>
          <w:lang w:eastAsia="zh-CN" w:bidi="hi-IN"/>
        </w:rPr>
        <w:commentReference w:id="3"/>
      </w:r>
      <w:r w:rsidR="005400E8" w:rsidRPr="005400E8">
        <w:rPr>
          <w:rFonts w:cstheme="minorHAnsi"/>
        </w:rPr>
        <w:t xml:space="preserve">, although differences were not significant having overlapping CIs. </w:t>
      </w:r>
      <w:bookmarkEnd w:id="2"/>
      <w:r w:rsidRPr="005400E8">
        <w:rPr>
          <w:rFonts w:cstheme="minorHAnsi"/>
        </w:rPr>
        <w:t>”</w:t>
      </w:r>
      <w:r w:rsidR="007C21E6" w:rsidRPr="005400E8">
        <w:rPr>
          <w:rFonts w:cstheme="minorHAnsi"/>
        </w:rPr>
        <w:t xml:space="preserve"> which replaces</w:t>
      </w:r>
      <w:r w:rsidR="007C21E6" w:rsidRPr="0021365F">
        <w:rPr>
          <w:rFonts w:cstheme="minorHAnsi"/>
        </w:rPr>
        <w:t xml:space="preserve"> text which previously read “</w:t>
      </w:r>
      <m:oMath>
        <m:r>
          <w:rPr>
            <w:rFonts w:ascii="Cambria Math" w:hAnsi="Cambria Math" w:cstheme="minorHAnsi"/>
          </w:rPr>
          <m:t>Nb</m:t>
        </m:r>
      </m:oMath>
      <w:r w:rsidR="007C21E6" w:rsidRPr="0021365F">
        <w:rPr>
          <w:rFonts w:cstheme="minorHAnsi"/>
        </w:rPr>
        <w:t xml:space="preserve"> estimated using SNPs differed between methods, such that </w:t>
      </w:r>
      <w:r w:rsidR="007C21E6" w:rsidRPr="0021365F">
        <w:rPr>
          <w:rFonts w:cstheme="minorHAnsi"/>
          <w:noProof/>
        </w:rPr>
        <w:drawing>
          <wp:inline distT="0" distB="0" distL="0" distR="0" wp14:anchorId="629B0E07" wp14:editId="0E5A1ECB">
            <wp:extent cx="514350" cy="184150"/>
            <wp:effectExtent l="0" t="0" r="0" b="6350"/>
            <wp:docPr id="6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</w:rPr>
        <w:t>was lower compared to</w:t>
      </w:r>
      <w:r w:rsidR="007C21E6" w:rsidRPr="0021365F">
        <w:rPr>
          <w:rFonts w:cstheme="minorHAnsi"/>
          <w:i/>
          <w:iCs/>
        </w:rPr>
        <w:t xml:space="preserve"> </w:t>
      </w:r>
      <w:r w:rsidR="007C21E6" w:rsidRPr="0021365F">
        <w:rPr>
          <w:rFonts w:cstheme="minorHAnsi"/>
          <w:noProof/>
        </w:rPr>
        <w:drawing>
          <wp:inline distT="0" distB="0" distL="0" distR="0" wp14:anchorId="7175FD0E" wp14:editId="086F3E2C">
            <wp:extent cx="501650" cy="184150"/>
            <wp:effectExtent l="0" t="0" r="0" b="6350"/>
            <wp:docPr id="5" name="Picture 5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  <w:i/>
          <w:iCs/>
        </w:rPr>
        <w:t xml:space="preserve">. </w:t>
      </w:r>
    </w:p>
    <w:p w14:paraId="228FCAAB" w14:textId="11A80963" w:rsidR="007F11C6" w:rsidRPr="005400E8" w:rsidRDefault="002D2F29" w:rsidP="007F11C6">
      <w:pPr>
        <w:shd w:val="clear" w:color="auto" w:fill="FFFFFF"/>
        <w:spacing w:before="100" w:beforeAutospacing="1" w:after="240" w:line="240" w:lineRule="auto"/>
        <w:rPr>
          <w:rFonts w:cstheme="minorHAnsi"/>
          <w:shd w:val="clear" w:color="auto" w:fill="FFFFFF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the intermediate data file, we </w:t>
      </w:r>
      <w:r w:rsidR="0088140A" w:rsidRPr="0021365F">
        <w:rPr>
          <w:rFonts w:eastAsia="Times New Roman" w:cstheme="minorHAnsi"/>
          <w:kern w:val="0"/>
          <w14:ligatures w14:val="none"/>
        </w:rPr>
        <w:t>re</w:t>
      </w:r>
      <w:r w:rsidR="00DA1201" w:rsidRPr="0021365F">
        <w:rPr>
          <w:rFonts w:eastAsia="Times New Roman" w:cstheme="minorHAnsi"/>
          <w:kern w:val="0"/>
          <w14:ligatures w14:val="none"/>
        </w:rPr>
        <w:t>-</w:t>
      </w:r>
      <w:r w:rsidR="0088140A" w:rsidRPr="0021365F">
        <w:rPr>
          <w:rFonts w:eastAsia="Times New Roman" w:cstheme="minorHAnsi"/>
          <w:kern w:val="0"/>
          <w14:ligatures w14:val="none"/>
        </w:rPr>
        <w:t>completed</w:t>
      </w:r>
      <w:r w:rsidRPr="0021365F">
        <w:rPr>
          <w:rFonts w:eastAsia="Times New Roman" w:cstheme="minorHAnsi"/>
          <w:kern w:val="0"/>
          <w14:ligatures w14:val="none"/>
        </w:rPr>
        <w:t xml:space="preserve"> the </w:t>
      </w:r>
      <w:r w:rsidR="0088140A" w:rsidRPr="0021365F">
        <w:rPr>
          <w:rFonts w:eastAsia="Times New Roman" w:cstheme="minorHAnsi"/>
          <w:kern w:val="0"/>
          <w14:ligatures w14:val="none"/>
        </w:rPr>
        <w:t>analysis</w:t>
      </w:r>
      <w:r w:rsidRPr="0021365F">
        <w:rPr>
          <w:rFonts w:eastAsia="Times New Roman" w:cstheme="minorHAnsi"/>
          <w:kern w:val="0"/>
          <w14:ligatures w14:val="none"/>
        </w:rPr>
        <w:t xml:space="preserve"> from the raw data. Because of this</w:t>
      </w:r>
      <w:r w:rsidR="00DA1201" w:rsidRPr="0021365F">
        <w:rPr>
          <w:rFonts w:eastAsia="Times New Roman" w:cstheme="minorHAnsi"/>
          <w:kern w:val="0"/>
          <w14:ligatures w14:val="none"/>
        </w:rPr>
        <w:t>,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="0088140A" w:rsidRPr="0021365F">
        <w:rPr>
          <w:rFonts w:eastAsia="Times New Roman" w:cstheme="minorHAnsi"/>
          <w:kern w:val="0"/>
          <w14:ligatures w14:val="none"/>
        </w:rPr>
        <w:t>w</w:t>
      </w:r>
      <w:r w:rsidR="00B10FB8" w:rsidRPr="0021365F">
        <w:rPr>
          <w:rFonts w:eastAsia="Times New Roman" w:cstheme="minorHAnsi"/>
          <w:kern w:val="0"/>
          <w14:ligatures w14:val="none"/>
        </w:rPr>
        <w:t xml:space="preserve">e </w:t>
      </w:r>
      <w:r w:rsidR="0088140A" w:rsidRPr="0021365F">
        <w:rPr>
          <w:rFonts w:eastAsia="Times New Roman" w:cstheme="minorHAnsi"/>
          <w:kern w:val="0"/>
          <w14:ligatures w14:val="none"/>
        </w:rPr>
        <w:t>used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updated </w:t>
      </w:r>
      <w:r w:rsidR="00DA1201" w:rsidRPr="0021365F">
        <w:rPr>
          <w:rFonts w:eastAsia="Times New Roman" w:cstheme="minorHAnsi"/>
          <w:kern w:val="0"/>
          <w14:ligatures w14:val="none"/>
        </w:rPr>
        <w:t>R</w:t>
      </w:r>
      <w:r w:rsidR="00A67BAB" w:rsidRPr="0021365F">
        <w:rPr>
          <w:rFonts w:eastAsia="Times New Roman" w:cstheme="minorHAnsi"/>
          <w:kern w:val="0"/>
          <w14:ligatures w14:val="none"/>
        </w:rPr>
        <w:t>-packages</w:t>
      </w:r>
      <w:r w:rsidR="0088140A" w:rsidRPr="0021365F">
        <w:rPr>
          <w:rFonts w:eastAsia="Times New Roman" w:cstheme="minorHAnsi"/>
          <w:kern w:val="0"/>
          <w14:ligatures w14:val="none"/>
        </w:rPr>
        <w:t>. We have made the following changes to line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1</w:t>
      </w:r>
      <w:r w:rsidR="005400E8">
        <w:rPr>
          <w:rFonts w:eastAsia="Times New Roman" w:cstheme="minorHAnsi"/>
          <w:kern w:val="0"/>
          <w14:ligatures w14:val="none"/>
        </w:rPr>
        <w:t>92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BE33C6" w:rsidRPr="0021365F">
        <w:rPr>
          <w:rFonts w:eastAsia="Times New Roman" w:cstheme="minorHAnsi"/>
          <w:kern w:val="0"/>
          <w14:ligatures w14:val="none"/>
        </w:rPr>
        <w:t xml:space="preserve">which </w:t>
      </w:r>
      <w:r w:rsidR="00A67BAB" w:rsidRPr="0021365F">
        <w:rPr>
          <w:rFonts w:eastAsia="Times New Roman" w:cstheme="minorHAnsi"/>
          <w:kern w:val="0"/>
          <w14:ligatures w14:val="none"/>
        </w:rPr>
        <w:t>now reads: “</w:t>
      </w:r>
      <w:r w:rsidR="00A67BAB" w:rsidRPr="0021365F">
        <w:rPr>
          <w:rFonts w:cstheme="minorHAnsi"/>
        </w:rPr>
        <w:t>Post-processing of SNPs was completed in R (R Core Team, 2018) using various R-packages (</w:t>
      </w:r>
      <w:proofErr w:type="spellStart"/>
      <w:r w:rsidR="00A67BAB" w:rsidRPr="0021365F">
        <w:rPr>
          <w:rFonts w:cstheme="minorHAnsi"/>
        </w:rPr>
        <w:t>dart</w:t>
      </w:r>
      <w:r w:rsidR="00105539" w:rsidRPr="0021365F">
        <w:rPr>
          <w:rFonts w:cstheme="minorHAnsi"/>
        </w:rPr>
        <w:t>R</w:t>
      </w:r>
      <w:proofErr w:type="spellEnd"/>
      <w:r w:rsidR="00105539" w:rsidRPr="0021365F">
        <w:rPr>
          <w:rFonts w:cstheme="minorHAnsi"/>
        </w:rPr>
        <w:t xml:space="preserve"> v.2</w:t>
      </w:r>
      <w:r w:rsidR="00A67BAB" w:rsidRPr="0021365F">
        <w:rPr>
          <w:rFonts w:cstheme="minorHAnsi"/>
        </w:rPr>
        <w:t xml:space="preserve"> (</w:t>
      </w:r>
      <w:proofErr w:type="spellStart"/>
      <w:r w:rsidR="00A67BAB" w:rsidRPr="0021365F">
        <w:rPr>
          <w:rFonts w:cstheme="minorHAnsi"/>
        </w:rPr>
        <w:t>Mijangos</w:t>
      </w:r>
      <w:proofErr w:type="spellEnd"/>
      <w:r w:rsidR="00A67BAB" w:rsidRPr="0021365F">
        <w:rPr>
          <w:rFonts w:cstheme="minorHAnsi"/>
        </w:rPr>
        <w:t xml:space="preserve"> et al., 2022), </w:t>
      </w:r>
      <w:proofErr w:type="spellStart"/>
      <w:r w:rsidR="00A67BAB" w:rsidRPr="0021365F">
        <w:rPr>
          <w:rFonts w:cstheme="minorHAnsi"/>
        </w:rPr>
        <w:t>hieferstat</w:t>
      </w:r>
      <w:proofErr w:type="spellEnd"/>
      <w:r w:rsidR="00A67BAB" w:rsidRPr="0021365F">
        <w:rPr>
          <w:rFonts w:cstheme="minorHAnsi"/>
        </w:rPr>
        <w:t xml:space="preserve"> (Goudet &amp; </w:t>
      </w:r>
      <w:proofErr w:type="spellStart"/>
      <w:r w:rsidR="00A67BAB" w:rsidRPr="0021365F">
        <w:rPr>
          <w:rFonts w:cstheme="minorHAnsi"/>
        </w:rPr>
        <w:t>Jombart</w:t>
      </w:r>
      <w:proofErr w:type="spellEnd"/>
      <w:r w:rsidR="00A67BAB" w:rsidRPr="0021365F">
        <w:rPr>
          <w:rFonts w:cstheme="minorHAnsi"/>
        </w:rPr>
        <w:t>, 2022))”</w:t>
      </w:r>
      <w:r w:rsidR="0088140A" w:rsidRPr="0021365F">
        <w:rPr>
          <w:rFonts w:cstheme="minorHAnsi"/>
        </w:rPr>
        <w:t>, and l</w:t>
      </w:r>
      <w:r w:rsidR="00A977D8" w:rsidRPr="0021365F">
        <w:rPr>
          <w:rFonts w:eastAsia="Times New Roman" w:cstheme="minorHAnsi"/>
          <w:kern w:val="0"/>
          <w14:ligatures w14:val="none"/>
        </w:rPr>
        <w:t xml:space="preserve">ine </w:t>
      </w:r>
      <w:r w:rsidR="007A3B19" w:rsidRPr="0021365F">
        <w:rPr>
          <w:rFonts w:eastAsia="Times New Roman" w:cstheme="minorHAnsi"/>
          <w:kern w:val="0"/>
          <w14:ligatures w14:val="none"/>
        </w:rPr>
        <w:t xml:space="preserve">230-231 was deleted, where it previously read : </w:t>
      </w:r>
      <w:r w:rsidR="0088140A" w:rsidRPr="0021365F">
        <w:rPr>
          <w:rFonts w:eastAsia="Times New Roman" w:cstheme="minorHAnsi"/>
          <w:kern w:val="0"/>
          <w14:ligatures w14:val="none"/>
        </w:rPr>
        <w:t>“</w:t>
      </w:r>
      <w:r w:rsidR="007A3B19" w:rsidRPr="0021365F">
        <w:rPr>
          <w:rFonts w:cstheme="minorHAnsi"/>
        </w:rPr>
        <w:t xml:space="preserve">Hardy-Weinberg equilibrium (HWE) was evaluated using an exact test based on 10,000 </w:t>
      </w:r>
      <w:r w:rsidR="007A3B19" w:rsidRPr="005400E8">
        <w:rPr>
          <w:rFonts w:cstheme="minorHAnsi"/>
          <w:shd w:val="clear" w:color="auto" w:fill="FFFFFF"/>
        </w:rPr>
        <w:t xml:space="preserve">Monte Carlo permutations of alleles and implemented in </w:t>
      </w:r>
      <w:proofErr w:type="spellStart"/>
      <w:r w:rsidR="007A3B19" w:rsidRPr="005400E8">
        <w:rPr>
          <w:rFonts w:cstheme="minorHAnsi"/>
          <w:i/>
          <w:shd w:val="clear" w:color="auto" w:fill="FFFFFF"/>
        </w:rPr>
        <w:t>Genepop</w:t>
      </w:r>
      <w:proofErr w:type="spellEnd"/>
      <w:r w:rsidR="007A3B19" w:rsidRPr="005400E8">
        <w:rPr>
          <w:rFonts w:cstheme="minorHAnsi"/>
          <w:shd w:val="clear" w:color="auto" w:fill="FFFFFF"/>
        </w:rPr>
        <w:t xml:space="preserve"> </w:t>
      </w:r>
      <w:r w:rsidR="007A3B19" w:rsidRPr="005400E8">
        <w:rPr>
          <w:rFonts w:cstheme="minorHAnsi"/>
          <w:shd w:val="clear" w:color="auto" w:fill="FFFFFF"/>
        </w:rPr>
        <w:fldChar w:fldCharType="begin"/>
      </w:r>
      <w:r w:rsidR="007A3B19" w:rsidRPr="005400E8">
        <w:rPr>
          <w:rFonts w:cstheme="minorHAnsi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5400E8">
        <w:rPr>
          <w:rFonts w:cstheme="minorHAnsi"/>
          <w:shd w:val="clear" w:color="auto" w:fill="FFFFFF"/>
        </w:rPr>
        <w:fldChar w:fldCharType="separate"/>
      </w:r>
      <w:r w:rsidR="007A3B19" w:rsidRPr="005400E8">
        <w:rPr>
          <w:rFonts w:cstheme="minorHAnsi"/>
          <w:noProof/>
          <w:shd w:val="clear" w:color="auto" w:fill="FFFFFF"/>
        </w:rPr>
        <w:t>(Rousset, 2008)</w:t>
      </w:r>
      <w:r w:rsidR="007A3B19" w:rsidRPr="005400E8">
        <w:rPr>
          <w:rFonts w:cstheme="minorHAnsi"/>
          <w:shd w:val="clear" w:color="auto" w:fill="FFFFFF"/>
        </w:rPr>
        <w:fldChar w:fldCharType="end"/>
      </w:r>
      <w:r w:rsidR="007A3B19" w:rsidRPr="005400E8">
        <w:rPr>
          <w:rFonts w:cstheme="minorHAnsi"/>
          <w:shd w:val="clear" w:color="auto" w:fill="FFFFFF"/>
        </w:rPr>
        <w:t>.</w:t>
      </w:r>
      <w:r w:rsidR="0088140A" w:rsidRPr="005400E8">
        <w:rPr>
          <w:rFonts w:cstheme="minorHAnsi"/>
          <w:shd w:val="clear" w:color="auto" w:fill="FFFFFF"/>
        </w:rPr>
        <w:t>”</w:t>
      </w:r>
    </w:p>
    <w:p w14:paraId="3FB32DEE" w14:textId="376E291F" w:rsidR="00777B2E" w:rsidRPr="0021365F" w:rsidRDefault="00777B2E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5400E8">
        <w:rPr>
          <w:rFonts w:cstheme="minorHAnsi"/>
          <w:shd w:val="clear" w:color="auto" w:fill="FFFFFF"/>
        </w:rPr>
        <w:t xml:space="preserve">Line </w:t>
      </w:r>
      <w:r w:rsidR="005400E8" w:rsidRPr="005400E8">
        <w:rPr>
          <w:rFonts w:cstheme="minorHAnsi"/>
          <w:shd w:val="clear" w:color="auto" w:fill="FFFFFF"/>
        </w:rPr>
        <w:t xml:space="preserve">220 </w:t>
      </w:r>
      <w:r w:rsidRPr="005400E8">
        <w:rPr>
          <w:rFonts w:cstheme="minorHAnsi"/>
          <w:shd w:val="clear" w:color="auto" w:fill="FFFFFF"/>
        </w:rPr>
        <w:t>was added and it reads “</w:t>
      </w:r>
      <w:r w:rsidR="005400E8" w:rsidRPr="005400E8">
        <w:rPr>
          <w:rFonts w:cstheme="minorHAnsi"/>
          <w:color w:val="000000" w:themeColor="text1"/>
          <w:shd w:val="clear" w:color="auto" w:fill="FFFFFF"/>
        </w:rPr>
        <w:t xml:space="preserve">We use the method of </w:t>
      </w:r>
      <w:proofErr w:type="spellStart"/>
      <w:r w:rsidR="005400E8" w:rsidRPr="005400E8">
        <w:rPr>
          <w:rFonts w:cstheme="minorHAnsi"/>
          <w:color w:val="000000" w:themeColor="text1"/>
          <w:shd w:val="clear" w:color="auto" w:fill="FFFFFF"/>
        </w:rPr>
        <w:t>Luikart</w:t>
      </w:r>
      <w:proofErr w:type="spellEnd"/>
      <w:r w:rsidR="005400E8" w:rsidRPr="005400E8">
        <w:rPr>
          <w:rFonts w:cstheme="minorHAnsi"/>
          <w:color w:val="000000" w:themeColor="text1"/>
          <w:shd w:val="clear" w:color="auto" w:fill="FFFFFF"/>
        </w:rPr>
        <w:t xml:space="preserve"> et al., (2020) (ordinary least squares regression), and Generalized least-squares (GLS regression) that incorporates an estimate of autocorrelation, to test the significance of a trend in Nb estimates across cohorts</w:t>
      </w:r>
      <w:r w:rsidR="005400E8" w:rsidRPr="005400E8">
        <w:rPr>
          <w:rFonts w:cstheme="minorHAnsi"/>
          <w:shd w:val="clear" w:color="auto" w:fill="FFFFFF"/>
        </w:rPr>
        <w:t>”</w:t>
      </w:r>
    </w:p>
    <w:p w14:paraId="484331CB" w14:textId="7F8241CB" w:rsidR="003A1E8D" w:rsidRPr="0021365F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  <w:shd w:val="clear" w:color="auto" w:fill="FFFFFF"/>
        </w:rPr>
        <w:t xml:space="preserve">For our analysis, cohorts required a sample size of </w:t>
      </w:r>
      <w:r w:rsidR="00744089" w:rsidRPr="0021365F">
        <w:rPr>
          <w:rFonts w:cstheme="minorHAnsi"/>
          <w:shd w:val="clear" w:color="auto" w:fill="FFFFFF"/>
        </w:rPr>
        <w:t xml:space="preserve">&gt; </w:t>
      </w:r>
      <w:r w:rsidRPr="0021365F">
        <w:rPr>
          <w:rFonts w:cstheme="minorHAnsi"/>
          <w:shd w:val="clear" w:color="auto" w:fill="FFFFFF"/>
        </w:rPr>
        <w:t xml:space="preserve">25. Where groups had less </w:t>
      </w:r>
      <w:r w:rsidR="008A74D8" w:rsidRPr="0021365F">
        <w:rPr>
          <w:rFonts w:cstheme="minorHAnsi"/>
          <w:shd w:val="clear" w:color="auto" w:fill="FFFFFF"/>
        </w:rPr>
        <w:t xml:space="preserve">than </w:t>
      </w:r>
      <w:r w:rsidRPr="0021365F">
        <w:rPr>
          <w:rFonts w:cstheme="minorHAnsi"/>
          <w:shd w:val="clear" w:color="auto" w:fill="FFFFFF"/>
        </w:rPr>
        <w:t xml:space="preserve">the required </w:t>
      </w:r>
      <w:r w:rsidR="008A74D8" w:rsidRPr="0021365F">
        <w:rPr>
          <w:rFonts w:cstheme="minorHAnsi"/>
          <w:shd w:val="clear" w:color="auto" w:fill="FFFFFF"/>
        </w:rPr>
        <w:t xml:space="preserve">number of </w:t>
      </w:r>
      <w:r w:rsidRPr="0021365F">
        <w:rPr>
          <w:rFonts w:cstheme="minorHAnsi"/>
          <w:shd w:val="clear" w:color="auto" w:fill="FFFFFF"/>
        </w:rPr>
        <w:t xml:space="preserve">samples, we have added </w:t>
      </w:r>
      <w:r w:rsidR="00855D5D" w:rsidRPr="0021365F">
        <w:rPr>
          <w:rFonts w:cstheme="minorHAnsi"/>
          <w:shd w:val="clear" w:color="auto" w:fill="FFFFFF"/>
        </w:rPr>
        <w:t xml:space="preserve">an additional Supplementary Appendix (Supplementary Appendix </w:t>
      </w:r>
      <w:r w:rsidR="00744089" w:rsidRPr="0021365F">
        <w:rPr>
          <w:rFonts w:cstheme="minorHAnsi"/>
          <w:shd w:val="clear" w:color="auto" w:fill="FFFFFF"/>
        </w:rPr>
        <w:t>5, Table S5.1</w:t>
      </w:r>
      <w:r w:rsidR="00855D5D" w:rsidRPr="0021365F">
        <w:rPr>
          <w:rFonts w:cstheme="minorHAnsi"/>
          <w:shd w:val="clear" w:color="auto" w:fill="FFFFFF"/>
        </w:rPr>
        <w:t xml:space="preserve">) where interested readers can find the results for cohorts not included in the main </w:t>
      </w:r>
      <w:r w:rsidR="00D77F81" w:rsidRPr="0021365F">
        <w:rPr>
          <w:rFonts w:cstheme="minorHAnsi"/>
          <w:shd w:val="clear" w:color="auto" w:fill="FFFFFF"/>
        </w:rPr>
        <w:t>analysis</w:t>
      </w:r>
      <w:r w:rsidR="00855D5D" w:rsidRPr="0021365F">
        <w:rPr>
          <w:rFonts w:cstheme="minorHAnsi"/>
          <w:shd w:val="clear" w:color="auto" w:fill="FFFFFF"/>
        </w:rPr>
        <w:t xml:space="preserve">. To direct readers to this resource, line </w:t>
      </w:r>
      <w:r w:rsidR="005400E8">
        <w:rPr>
          <w:rFonts w:cstheme="minorHAnsi"/>
          <w:shd w:val="clear" w:color="auto" w:fill="FFFFFF"/>
        </w:rPr>
        <w:t>268</w:t>
      </w:r>
      <w:r w:rsidR="00855D5D" w:rsidRPr="0021365F">
        <w:rPr>
          <w:rFonts w:cstheme="minorHAnsi"/>
          <w:shd w:val="clear" w:color="auto" w:fill="FFFFFF"/>
        </w:rPr>
        <w:t xml:space="preserve"> now states: </w:t>
      </w:r>
      <w:bookmarkStart w:id="4" w:name="_Hlk167287895"/>
      <w:r w:rsidR="00BE33C6" w:rsidRPr="0021365F">
        <w:rPr>
          <w:rFonts w:cstheme="minorHAnsi"/>
          <w:shd w:val="clear" w:color="auto" w:fill="FFFFFF"/>
        </w:rPr>
        <w:t>“</w:t>
      </w:r>
      <w:r w:rsidR="00855D5D" w:rsidRPr="0021365F">
        <w:rPr>
          <w:rFonts w:cstheme="minorHAnsi"/>
        </w:rPr>
        <w:t>Where the sample size of a cohort was less than 25, results are reported in Supplementary</w:t>
      </w:r>
      <w:r w:rsidR="00744089" w:rsidRPr="0021365F">
        <w:rPr>
          <w:rFonts w:cstheme="minorHAnsi"/>
        </w:rPr>
        <w:t xml:space="preserve"> Table S5.1</w:t>
      </w:r>
      <w:r w:rsidR="00855D5D" w:rsidRPr="0021365F">
        <w:rPr>
          <w:rFonts w:cstheme="minorHAnsi"/>
        </w:rPr>
        <w:t>.</w:t>
      </w:r>
      <w:bookmarkEnd w:id="4"/>
      <w:r w:rsidR="00BE33C6" w:rsidRPr="0021365F">
        <w:rPr>
          <w:rFonts w:cstheme="minorHAnsi"/>
        </w:rPr>
        <w:t>”</w:t>
      </w:r>
    </w:p>
    <w:p w14:paraId="5C100226" w14:textId="38027376" w:rsidR="008321F5" w:rsidRPr="0021365F" w:rsidRDefault="00CE5B11" w:rsidP="008D2399">
      <w:pPr>
        <w:pStyle w:val="Standard"/>
        <w:jc w:val="both"/>
        <w:rPr>
          <w:rFonts w:asciiTheme="minorHAnsi" w:hAnsiTheme="minorHAnsi" w:cstheme="minorHAnsi"/>
          <w:sz w:val="22"/>
          <w:szCs w:val="22"/>
        </w:rPr>
      </w:pPr>
      <w:r w:rsidRPr="0021365F">
        <w:rPr>
          <w:rFonts w:asciiTheme="minorHAnsi" w:hAnsiTheme="minorHAnsi" w:cstheme="minorHAnsi"/>
          <w:sz w:val="22"/>
          <w:szCs w:val="22"/>
        </w:rPr>
        <w:t xml:space="preserve">We </w:t>
      </w:r>
      <w:r w:rsidR="002C06D3" w:rsidRPr="0021365F">
        <w:rPr>
          <w:rFonts w:asciiTheme="minorHAnsi" w:hAnsiTheme="minorHAnsi" w:cstheme="minorHAnsi"/>
          <w:sz w:val="22"/>
          <w:szCs w:val="22"/>
        </w:rPr>
        <w:t xml:space="preserve">have </w:t>
      </w:r>
      <w:r w:rsidRPr="0021365F">
        <w:rPr>
          <w:rFonts w:asciiTheme="minorHAnsi" w:hAnsiTheme="minorHAnsi" w:cstheme="minorHAnsi"/>
          <w:sz w:val="22"/>
          <w:szCs w:val="22"/>
        </w:rPr>
        <w:t>added a line</w:t>
      </w:r>
      <w:r w:rsidR="00F80B1C" w:rsidRPr="0021365F">
        <w:rPr>
          <w:rFonts w:asciiTheme="minorHAnsi" w:hAnsiTheme="minorHAnsi" w:cstheme="minorHAnsi"/>
          <w:sz w:val="22"/>
          <w:szCs w:val="22"/>
        </w:rPr>
        <w:t xml:space="preserve"> of text at</w:t>
      </w:r>
      <w:r w:rsidR="00581AA5" w:rsidRPr="0021365F">
        <w:rPr>
          <w:rFonts w:asciiTheme="minorHAnsi" w:hAnsiTheme="minorHAnsi" w:cstheme="minorHAnsi"/>
          <w:sz w:val="22"/>
          <w:szCs w:val="22"/>
        </w:rPr>
        <w:t xml:space="preserve"> </w:t>
      </w:r>
      <w:r w:rsidR="00F80B1C" w:rsidRPr="0021365F">
        <w:rPr>
          <w:rFonts w:asciiTheme="minorHAnsi" w:hAnsiTheme="minorHAnsi" w:cstheme="minorHAnsi"/>
          <w:sz w:val="22"/>
          <w:szCs w:val="22"/>
        </w:rPr>
        <w:t xml:space="preserve">to acknowledge </w:t>
      </w:r>
      <w:r w:rsidR="008D2399" w:rsidRPr="0021365F">
        <w:rPr>
          <w:rFonts w:asciiTheme="minorHAnsi" w:hAnsiTheme="minorHAnsi" w:cstheme="minorHAnsi"/>
          <w:sz w:val="22"/>
          <w:szCs w:val="22"/>
        </w:rPr>
        <w:t xml:space="preserve">our colleagues who brought this error to our attention. The lines </w:t>
      </w:r>
      <w:r w:rsidR="005400E8">
        <w:rPr>
          <w:rFonts w:asciiTheme="minorHAnsi" w:hAnsiTheme="minorHAnsi" w:cstheme="minorHAnsi"/>
          <w:sz w:val="22"/>
          <w:szCs w:val="22"/>
        </w:rPr>
        <w:t>523</w:t>
      </w:r>
      <w:r w:rsidR="00581AA5" w:rsidRPr="0021365F">
        <w:rPr>
          <w:rFonts w:asciiTheme="minorHAnsi" w:hAnsiTheme="minorHAnsi" w:cstheme="minorHAnsi"/>
          <w:sz w:val="22"/>
          <w:szCs w:val="22"/>
        </w:rPr>
        <w:t xml:space="preserve"> now</w:t>
      </w:r>
      <w:r w:rsidR="008D2399" w:rsidRPr="0021365F">
        <w:rPr>
          <w:rFonts w:asciiTheme="minorHAnsi" w:hAnsiTheme="minorHAnsi" w:cstheme="minorHAnsi"/>
          <w:sz w:val="22"/>
          <w:szCs w:val="22"/>
        </w:rPr>
        <w:t xml:space="preserve"> read: </w:t>
      </w:r>
      <w:r w:rsidR="008D2399" w:rsidRPr="005400E8">
        <w:rPr>
          <w:rFonts w:asciiTheme="minorHAnsi" w:hAnsiTheme="minorHAnsi" w:cstheme="minorHAnsi"/>
          <w:sz w:val="22"/>
          <w:szCs w:val="22"/>
        </w:rPr>
        <w:t>“</w:t>
      </w:r>
      <w:r w:rsidR="005400E8" w:rsidRPr="005400E8">
        <w:t xml:space="preserve">We acknowledge Dean Blower and Paul Butcher who identified an error in the original published version of this MS. Dean Blower </w:t>
      </w:r>
      <w:r w:rsidR="00A15A0D">
        <w:t xml:space="preserve">requested </w:t>
      </w:r>
      <w:r w:rsidR="005400E8" w:rsidRPr="005400E8">
        <w:t>author</w:t>
      </w:r>
      <w:r w:rsidR="00A15A0D">
        <w:t>ship</w:t>
      </w:r>
      <w:r w:rsidR="005400E8" w:rsidRPr="005400E8">
        <w:t xml:space="preserve"> after publication to recognise his finding of the error</w:t>
      </w:r>
      <w:r w:rsidR="008073AA" w:rsidRPr="005400E8">
        <w:rPr>
          <w:rFonts w:asciiTheme="minorHAnsi" w:hAnsiTheme="minorHAnsi" w:cstheme="minorHAnsi"/>
          <w:sz w:val="22"/>
          <w:szCs w:val="22"/>
        </w:rPr>
        <w:t>.</w:t>
      </w:r>
      <w:r w:rsidR="005400E8" w:rsidRPr="005400E8">
        <w:rPr>
          <w:rFonts w:asciiTheme="minorHAnsi" w:hAnsiTheme="minorHAnsi" w:cstheme="minorHAnsi"/>
          <w:sz w:val="22"/>
          <w:szCs w:val="22"/>
        </w:rPr>
        <w:t>”</w:t>
      </w:r>
      <w:r w:rsidR="008073AA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4ABA8F2A" w14:textId="2D7FE596" w:rsidR="008321F5" w:rsidRPr="0021365F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cstheme="minorHAnsi"/>
        </w:rPr>
        <w:t xml:space="preserve">All scripts and data used in this reanalysis are available online. Line </w:t>
      </w:r>
      <w:r w:rsidR="00BF30C3" w:rsidRPr="0021365F">
        <w:rPr>
          <w:rFonts w:cstheme="minorHAnsi"/>
        </w:rPr>
        <w:t>326 now reads “</w:t>
      </w:r>
      <w:r w:rsidRPr="0021365F">
        <w:rPr>
          <w:rFonts w:cstheme="minorHAnsi"/>
        </w:rPr>
        <w:t xml:space="preserve">Data for this study are available at </w:t>
      </w:r>
      <w:proofErr w:type="spellStart"/>
      <w:r w:rsidRPr="0021365F">
        <w:rPr>
          <w:rFonts w:cstheme="minorHAnsi"/>
        </w:rPr>
        <w:t>zendoo</w:t>
      </w:r>
      <w:proofErr w:type="spellEnd"/>
      <w:r w:rsidRPr="0021365F">
        <w:rPr>
          <w:rFonts w:cstheme="minorHAnsi"/>
        </w:rPr>
        <w:t xml:space="preserve">: </w:t>
      </w:r>
      <w:hyperlink r:id="rId14" w:history="1">
        <w:r w:rsidRPr="0021365F">
          <w:rPr>
            <w:rStyle w:val="Hyperlink"/>
            <w:rFonts w:cstheme="minorHAnsi"/>
          </w:rPr>
          <w:t>10.5281/zenodo.10172611</w:t>
        </w:r>
      </w:hyperlink>
      <w:r w:rsidR="00BF30C3" w:rsidRPr="0021365F">
        <w:rPr>
          <w:rFonts w:cstheme="minorHAnsi"/>
        </w:rPr>
        <w:t xml:space="preserve">”. </w:t>
      </w:r>
    </w:p>
    <w:p w14:paraId="0A7CC783" w14:textId="5ADB5A46" w:rsidR="00A65425" w:rsidRPr="0021365F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>We apologize for this error.</w:t>
      </w:r>
    </w:p>
    <w:p w14:paraId="5A40CA0B" w14:textId="77777777" w:rsidR="0048397C" w:rsidRPr="0021365F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BA75BB" w14:textId="183232F2" w:rsidR="007F11C6" w:rsidRPr="0021365F" w:rsidRDefault="007F11C6">
      <w:pPr>
        <w:rPr>
          <w:rFonts w:cstheme="minorHAnsi"/>
        </w:rPr>
      </w:pPr>
      <w:r w:rsidRPr="0021365F">
        <w:rPr>
          <w:rFonts w:cstheme="minorHAnsi"/>
        </w:rPr>
        <w:t>Dani Davenport</w:t>
      </w:r>
    </w:p>
    <w:p w14:paraId="145F19B3" w14:textId="6B31BE81" w:rsidR="00313A18" w:rsidRPr="001B1F3D" w:rsidRDefault="00313A18" w:rsidP="004B2E77">
      <w:pPr>
        <w:rPr>
          <w:rFonts w:cstheme="minorHAnsi"/>
        </w:rPr>
      </w:pPr>
    </w:p>
    <w:sectPr w:rsidR="00313A18" w:rsidRPr="001B1F3D" w:rsidSect="004B2E7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3" w:author="Davenport, Danielle" w:date="2024-05-23T19:12:00Z" w:initials="DD">
    <w:p w14:paraId="0C5AAE7B" w14:textId="77777777" w:rsidR="005400E8" w:rsidRDefault="005400E8" w:rsidP="005400E8">
      <w:pPr>
        <w:pStyle w:val="CommentText"/>
      </w:pPr>
      <w:r>
        <w:rPr>
          <w:rStyle w:val="CommentReference"/>
        </w:rPr>
        <w:annotationRef/>
      </w:r>
      <w:r>
        <w:t xml:space="preserve">deleted " such that </w:t>
      </w:r>
      <w:r>
        <w:rPr>
          <w:noProof/>
        </w:rPr>
        <w:drawing>
          <wp:inline distT="0" distB="0" distL="0" distR="0" wp14:anchorId="0DE46A25" wp14:editId="0EC8CF88">
            <wp:extent cx="514376" cy="177809"/>
            <wp:effectExtent l="0" t="0" r="0" b="0"/>
            <wp:docPr id="11" name="Picture 1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Image"/>
                    <pic:cNvPicPr/>
                  </pic:nvPicPr>
                  <pic:blipFill>
                    <a:blip r:embed="rId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3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was lower compared to</w:t>
      </w:r>
      <w:r>
        <w:rPr>
          <w:i/>
          <w:iCs/>
        </w:rPr>
        <w:t xml:space="preserve"> </w:t>
      </w:r>
      <w:r>
        <w:rPr>
          <w:noProof/>
        </w:rPr>
        <w:drawing>
          <wp:inline distT="0" distB="0" distL="0" distR="0" wp14:anchorId="48CE4FD3" wp14:editId="2DD92D11">
            <wp:extent cx="501676" cy="177809"/>
            <wp:effectExtent l="0" t="0" r="0" b="0"/>
            <wp:docPr id="12" name="Picture 1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Image"/>
                    <pic:cNvPicPr/>
                  </pic:nvPicPr>
                  <pic:blipFill>
                    <a:blip r:embed="rId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6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>" was deleted as this is no longer reflected in the result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C5AAE7B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FA13B8" w16cex:dateUtc="2024-05-23T22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C5AAE7B" w16cid:durableId="29FA13B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venport, Danielle">
    <w15:presenceInfo w15:providerId="AD" w15:userId="S::Danielle.Davenport@dfo-mpo.gc.ca::3eb16ec7-774a-40fd-acf5-5580596a4fa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51766"/>
    <w:rsid w:val="00060E0A"/>
    <w:rsid w:val="00090291"/>
    <w:rsid w:val="00105539"/>
    <w:rsid w:val="001460A1"/>
    <w:rsid w:val="001749B4"/>
    <w:rsid w:val="001B1F3D"/>
    <w:rsid w:val="0021365F"/>
    <w:rsid w:val="00230737"/>
    <w:rsid w:val="00295663"/>
    <w:rsid w:val="002C06D3"/>
    <w:rsid w:val="002D2F29"/>
    <w:rsid w:val="002E1EA0"/>
    <w:rsid w:val="00313A18"/>
    <w:rsid w:val="003A1E8D"/>
    <w:rsid w:val="003D38CA"/>
    <w:rsid w:val="00402D33"/>
    <w:rsid w:val="00471320"/>
    <w:rsid w:val="0048397C"/>
    <w:rsid w:val="004B2E77"/>
    <w:rsid w:val="004C1150"/>
    <w:rsid w:val="004D5C37"/>
    <w:rsid w:val="0052495B"/>
    <w:rsid w:val="005400E8"/>
    <w:rsid w:val="00581AA5"/>
    <w:rsid w:val="0060393A"/>
    <w:rsid w:val="006440AD"/>
    <w:rsid w:val="00650C87"/>
    <w:rsid w:val="00656745"/>
    <w:rsid w:val="00673608"/>
    <w:rsid w:val="006A4D3B"/>
    <w:rsid w:val="006E6D86"/>
    <w:rsid w:val="007005D5"/>
    <w:rsid w:val="00720F30"/>
    <w:rsid w:val="00744089"/>
    <w:rsid w:val="0075651D"/>
    <w:rsid w:val="00777B2E"/>
    <w:rsid w:val="00792D14"/>
    <w:rsid w:val="007A3B19"/>
    <w:rsid w:val="007C21E6"/>
    <w:rsid w:val="007D143E"/>
    <w:rsid w:val="007F11C6"/>
    <w:rsid w:val="008073AA"/>
    <w:rsid w:val="008321F5"/>
    <w:rsid w:val="00855D5D"/>
    <w:rsid w:val="0088140A"/>
    <w:rsid w:val="00882D36"/>
    <w:rsid w:val="008A74D8"/>
    <w:rsid w:val="008D2399"/>
    <w:rsid w:val="009464F0"/>
    <w:rsid w:val="009D3BE5"/>
    <w:rsid w:val="00A15A0D"/>
    <w:rsid w:val="00A30313"/>
    <w:rsid w:val="00A65425"/>
    <w:rsid w:val="00A67BAB"/>
    <w:rsid w:val="00A977D8"/>
    <w:rsid w:val="00B10FB8"/>
    <w:rsid w:val="00BE33C6"/>
    <w:rsid w:val="00BF30C3"/>
    <w:rsid w:val="00C13917"/>
    <w:rsid w:val="00C54C7A"/>
    <w:rsid w:val="00C716B4"/>
    <w:rsid w:val="00CE5B11"/>
    <w:rsid w:val="00D77F81"/>
    <w:rsid w:val="00DA1201"/>
    <w:rsid w:val="00E41EDE"/>
    <w:rsid w:val="00E55A06"/>
    <w:rsid w:val="00E92569"/>
    <w:rsid w:val="00EB5A0E"/>
    <w:rsid w:val="00F80B1C"/>
    <w:rsid w:val="00FC49B4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  <w:style w:type="paragraph" w:styleId="Revision">
    <w:name w:val="Revision"/>
    <w:hidden/>
    <w:uiPriority w:val="99"/>
    <w:semiHidden/>
    <w:rsid w:val="00720F3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728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3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7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1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image" Target="media/image5.png"/><Relationship Id="rId1" Type="http://schemas.openxmlformats.org/officeDocument/2006/relationships/image" Target="media/image2.png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microsoft.com/office/2018/08/relationships/commentsExtensible" Target="commentsExtensible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microsoft.com/office/2016/09/relationships/commentsIds" Target="commentsIds.xml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hyperlink" Target="file:///C:\Users\DAVENPORTD\Downloads\10.5281\zenodo.101726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2</Pages>
  <Words>828</Words>
  <Characters>472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5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17</cp:revision>
  <dcterms:created xsi:type="dcterms:W3CDTF">2024-05-27T16:58:00Z</dcterms:created>
  <dcterms:modified xsi:type="dcterms:W3CDTF">2024-06-10T13:45:00Z</dcterms:modified>
</cp:coreProperties>
</file>